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bookmarkStart w:id="0" w:name="_GoBack"/>
      <w:bookmarkEnd w:id="0"/>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46EDE585" w:rsidR="00B93196" w:rsidRDefault="00745446">
      <w:pPr>
        <w:pStyle w:val="TitlePage"/>
        <w:jc w:val="center"/>
      </w:pPr>
      <w:commentRangeStart w:id="1"/>
      <w:r>
        <w:rPr>
          <w:b/>
          <w:bCs/>
        </w:rPr>
        <w:t>D</w:t>
      </w:r>
      <w:r w:rsidR="00A02DFA">
        <w:rPr>
          <w:b/>
          <w:bCs/>
        </w:rPr>
        <w:t xml:space="preserve">efining and Detecting </w:t>
      </w:r>
      <w:r w:rsidR="00390672">
        <w:rPr>
          <w:b/>
          <w:bCs/>
        </w:rPr>
        <w:t xml:space="preserve">Higher Order </w:t>
      </w:r>
      <w:r w:rsidR="002F1415">
        <w:rPr>
          <w:b/>
          <w:bCs/>
        </w:rPr>
        <w:t xml:space="preserve">Competitive </w:t>
      </w:r>
      <w:r w:rsidR="00390672">
        <w:rPr>
          <w:b/>
          <w:bCs/>
        </w:rPr>
        <w:t>Interactions</w:t>
      </w:r>
      <w:commentRangeEnd w:id="1"/>
      <w:r w:rsidR="00BA4F59">
        <w:rPr>
          <w:rStyle w:val="CommentReference"/>
        </w:rPr>
        <w:commentReference w:id="1"/>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C10124C" w:rsidR="00B93196" w:rsidRDefault="00390672">
      <w:pPr>
        <w:pStyle w:val="TitlePage"/>
      </w:pPr>
      <w:r>
        <w:t>Running Title:  Higher Order Interactions</w:t>
      </w:r>
    </w:p>
    <w:p w14:paraId="0F9ADF94" w14:textId="708064D2" w:rsidR="0076057D" w:rsidRDefault="0076057D">
      <w:pPr>
        <w:pStyle w:val="TitlePage"/>
      </w:pPr>
      <w:r>
        <w:t>Main Text Word Count: ~5,500</w:t>
      </w:r>
    </w:p>
    <w:p w14:paraId="351F6574" w14:textId="1DCEE39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5A3275">
        <w:rPr>
          <w:noProof/>
        </w:rPr>
        <w:t>7140</w:t>
      </w:r>
      <w:r w:rsidR="009462AD">
        <w:rPr>
          <w:noProof/>
        </w:rPr>
        <w:fldChar w:fldCharType="end"/>
      </w:r>
      <w:r w:rsidR="005A3275">
        <w:t xml:space="preserve"> (including appendix</w:t>
      </w:r>
      <w:r>
        <w:t xml:space="preserve"> and literature cited</w:t>
      </w:r>
      <w:r w:rsidR="005A3275">
        <w:t>)</w:t>
      </w:r>
    </w:p>
    <w:p w14:paraId="782B423B" w14:textId="70C78E9C"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5A3275">
        <w:rPr>
          <w:noProof/>
        </w:rPr>
        <w:t>36</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2" w:name="abstract"/>
      <w:bookmarkEnd w:id="2"/>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 xml:space="preserve">propose a definition for HOIs that </w:t>
      </w:r>
      <w:r w:rsidR="00632DC9">
        <w:t xml:space="preserve">distinguishes them from </w:t>
      </w:r>
      <w:r w:rsidR="00514E6E">
        <w:t>non-linear density dependence</w:t>
      </w:r>
      <w:r w:rsidR="00632DC9">
        <w:t xml:space="preserve"> and emphasizes their consequences for predicting multispecies competition</w:t>
      </w:r>
      <w:r w:rsidR="00514E6E">
        <w:t xml:space="preserve">. We then </w:t>
      </w:r>
      <w:r w:rsidR="00632DC9">
        <w:t>use a simple mechanistic resource competition simulation to</w:t>
      </w:r>
      <w:r w:rsidR="00514E6E">
        <w:t xml:space="preserve"> </w:t>
      </w:r>
      <w:r w:rsidR="00632DC9">
        <w:t xml:space="preserve">illustrate how </w:t>
      </w:r>
      <w:r w:rsidR="00514E6E">
        <w:t xml:space="preserve">HOIs can be detected </w:t>
      </w:r>
      <w:r w:rsidR="00632DC9">
        <w:t xml:space="preserve">using phenomenological models </w:t>
      </w:r>
      <w:r w:rsidR="00514E6E">
        <w:t xml:space="preserve">and discuss the mechanistic basis for HOIs.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and evaluate whether the effects of multispecies competition are equal to the sum of 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pecies that grow later in the season experience stronger HOIs because the competitive environment they experience is strongly affected by species growing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h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3" w:name="introduction"/>
      <w:bookmarkEnd w:id="3"/>
    </w:p>
    <w:p w14:paraId="2DFCF149" w14:textId="77777777" w:rsidR="00B93196" w:rsidRDefault="00390672">
      <w:pPr>
        <w:pStyle w:val="Heading"/>
      </w:pPr>
      <w:r>
        <w:lastRenderedPageBreak/>
        <w:t>Introduction</w:t>
      </w:r>
    </w:p>
    <w:p w14:paraId="5BC13903" w14:textId="55272667" w:rsidR="00B93196" w:rsidRDefault="00AE5DD5">
      <w:pPr>
        <w:spacing w:after="202"/>
        <w:contextualSpacing/>
      </w:pPr>
      <w:r>
        <w:t xml:space="preserve">Over the course of </w:t>
      </w:r>
      <w:r w:rsidR="001E65C5">
        <w:t>their</w:t>
      </w:r>
      <w:r>
        <w:t xml:space="preserve"> lifetime,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04E8812"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3676B0C4" w:rsidR="006A1B59" w:rsidRDefault="00616BAF" w:rsidP="003431F6">
      <w:pPr>
        <w:spacing w:after="202"/>
        <w:contextualSpacing/>
      </w:pPr>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w:t>
      </w:r>
      <w:r w:rsidR="00E75F7D">
        <w:lastRenderedPageBreak/>
        <w:t>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596808">
        <w:instrText xml:space="preserve"> ADDIN ZOTERO_ITEM CSL_CITATION {"citationID":"HerHuAyU","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596808">
        <w:rPr>
          <w:noProof/>
        </w:rPr>
        <w:t>(2017)</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w:t>
      </w:r>
      <w:r w:rsidR="00033A04">
        <w:t xml:space="preserve">and fit more accurately 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potentially profound implications for modeling multispecies communities </w:t>
      </w:r>
      <w:r w:rsidR="00852C69">
        <w:t xml:space="preserve">demand a </w:t>
      </w:r>
      <w:r w:rsidR="00033A04">
        <w:t xml:space="preserve">clear </w:t>
      </w:r>
      <w:r w:rsidR="003431F6">
        <w:t xml:space="preserve">definition </w:t>
      </w:r>
      <w:r w:rsidR="004B7E48">
        <w:t xml:space="preserve">of what they are </w:t>
      </w:r>
      <w:r w:rsidR="003431F6">
        <w:t>and a worked example showing how HOIs could be detected in the kind of empirical data ecologists actually collect.</w:t>
      </w:r>
    </w:p>
    <w:p w14:paraId="54009F6F" w14:textId="25DA9044" w:rsidR="00661E05" w:rsidRDefault="00661E05" w:rsidP="00973FCF">
      <w:pPr>
        <w:spacing w:after="202"/>
        <w:contextualSpacing/>
      </w:pPr>
      <w:r>
        <w:t xml:space="preserve">In addition, the mechanisms that do and do not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the issue is essentially an artificial construct of phenomenological models.  However, the question of whether </w:t>
      </w:r>
      <w:r>
        <w:lastRenderedPageBreak/>
        <w:t>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 glaring gap in our knowledge of competition—the logistical challenge of studying multispecies competition notwithstanding</w:t>
      </w:r>
      <w:r>
        <w:t xml:space="preserve">.  An investigation of the mechanistic basis of HOIs would help ecologists predict when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lastRenderedPageBreak/>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4" w:name="defining-higher-order-interactions"/>
      <w:bookmarkEnd w:id="4"/>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AA2AC2E"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014913">
        <w:t xml:space="preserve">As we will show t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the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1FBAD7A5" w:rsidR="00286FFE" w:rsidRDefault="00F80F5F" w:rsidP="00F80F5F">
      <w:pPr>
        <w:spacing w:after="202"/>
        <w:contextualSpacing/>
      </w:pPr>
      <w:r>
        <w:lastRenderedPageBreak/>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t>
      </w:r>
      <w:r w:rsidR="00101A73">
        <w:t xml:space="preserve">if an ecologist had </w:t>
      </w:r>
      <w:r>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3912F0E4"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0DB13FB6" w:rsidR="00600A7D" w:rsidRDefault="00044E45" w:rsidP="00054720">
      <w:pPr>
        <w:spacing w:after="202"/>
        <w:contextualSpacing/>
      </w:pPr>
      <w:r>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 xml:space="preserve">a </w:t>
      </w:r>
      <w:r w:rsidR="0055486E">
        <w:lastRenderedPageBreak/>
        <w:t>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7A1A44C6" w14:textId="26070362"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Beverton-Holt, Hassel</w:t>
      </w:r>
      <w:r w:rsidR="00595CA6" w:rsidRPr="006B2FC8">
        <w:t>l</w:t>
      </w:r>
      <w:r w:rsidR="0055486E" w:rsidRPr="006B2FC8">
        <w:t xml:space="preserve"> and Ricker models,</w:t>
      </w:r>
      <w:r w:rsidR="001D0EAD" w:rsidRPr="006B2FC8">
        <w:t xml:space="preserve"> per capita growth rate is assumed to be a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00393AA2" w:rsidR="009C4CDF" w:rsidRPr="006B2FC8" w:rsidRDefault="007C1073" w:rsidP="0055486E">
      <w:pPr>
        <w:spacing w:after="202"/>
        <w:contextualSpacing/>
      </w:pPr>
      <w:r w:rsidRPr="006B2FC8">
        <w:t>To formally d</w:t>
      </w:r>
      <w:r w:rsidR="00C03FEF" w:rsidRPr="006B2FC8">
        <w:t>efin</w:t>
      </w:r>
      <w:r w:rsidR="00101A73" w:rsidRPr="006B2FC8">
        <w:t>e</w:t>
      </w:r>
      <w:r w:rsidR="00C03FEF" w:rsidRPr="006B2FC8">
        <w:t xml:space="preserve"> higher order interactions</w:t>
      </w:r>
      <w:r w:rsidR="00E75777" w:rsidRPr="006B2FC8">
        <w:t xml:space="preserve"> and avoid the pitfalls of prior attempts to do so, </w:t>
      </w:r>
      <w:r w:rsidRPr="006B2FC8">
        <w:t>we return to</w:t>
      </w:r>
      <w:r w:rsidR="00C03FEF" w:rsidRPr="006B2FC8">
        <w:t xml:space="preserve"> the key </w:t>
      </w:r>
      <w:r w:rsidR="00D71481" w:rsidRPr="006B2FC8">
        <w:t>conceptual issue</w:t>
      </w:r>
      <w:r w:rsidR="00101A73" w:rsidRPr="006B2FC8">
        <w:t xml:space="preserve">s </w:t>
      </w:r>
      <w:r w:rsidR="00C03FEF" w:rsidRPr="006B2FC8">
        <w:t>that HOIs imply</w:t>
      </w:r>
      <w:r w:rsidR="00101A73" w:rsidRPr="006B2FC8">
        <w:t>: the presence of</w:t>
      </w:r>
      <w:r w:rsidR="00D71481" w:rsidRPr="006B2FC8">
        <w:t xml:space="preserve"> </w:t>
      </w:r>
      <w:r w:rsidR="00C03FEF" w:rsidRPr="006B2FC8">
        <w:t xml:space="preserve">emergent properties in multispecies communities. </w:t>
      </w:r>
      <w:r w:rsidR="00D512C8" w:rsidRPr="006B2FC8">
        <w:t xml:space="preserve"> Or equivalently, that dynamics in multispecies communities cannot 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w:t>
      </w:r>
      <w:r w:rsidR="00C725BD" w:rsidRPr="006B2FC8">
        <w:lastRenderedPageBreak/>
        <w:t>competitors</w:t>
      </w:r>
      <w:r w:rsidR="00C03FEF" w:rsidRPr="006B2FC8">
        <w:t xml:space="preserve">.  </w:t>
      </w:r>
      <w:r w:rsidR="004F3621" w:rsidRPr="006B2FC8">
        <w:t>Following from this 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9462AD"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3811BFCD"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BC59FC" w:rsidRPr="006B2FC8">
              <w:rPr>
                <w:noProof/>
              </w:rPr>
              <w:t>1</w:t>
            </w:r>
            <w:r w:rsidR="00AC7C1E" w:rsidRPr="006B2FC8">
              <w:rPr>
                <w:noProof/>
              </w:rPr>
              <w:fldChar w:fldCharType="end"/>
            </w:r>
            <w:r w:rsidRPr="006B2FC8">
              <w:t>)</w:t>
            </w:r>
          </w:p>
        </w:tc>
      </w:tr>
    </w:tbl>
    <w:p w14:paraId="5565AAC2" w14:textId="43FBE7B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on the left</w:t>
      </w:r>
      <w:r w:rsidR="00A901E6" w:rsidRPr="006B2FC8">
        <w:t>-</w:t>
      </w:r>
      <w:r w:rsidR="005B5848" w:rsidRPr="006B2FC8">
        <w:t xml:space="preserve">hand sid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CE2561" w:rsidRPr="006B2FC8">
        <w:t xml:space="preserve">, is </w:t>
      </w:r>
      <w:r w:rsidR="00C0352C" w:rsidRPr="006B2FC8">
        <w:t>a species specific parameter defining the</w:t>
      </w:r>
      <w:r w:rsidR="00CE2561" w:rsidRPr="006B2FC8">
        <w:t xml:space="preserve"> average per capita</w:t>
      </w:r>
      <w:r w:rsidR="00C0352C" w:rsidRPr="006B2FC8">
        <w:t xml:space="preserve"> population growth rate</w:t>
      </w:r>
      <w:r w:rsidR="00CE2561" w:rsidRPr="006B2FC8">
        <w:t xml:space="preserve"> in the absence of competitors,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p>
    <w:p w14:paraId="40CA0111" w14:textId="65CA9394" w:rsidR="004A7CD3" w:rsidRPr="006B2FC8" w:rsidRDefault="00A03283" w:rsidP="004F3621">
      <w:pPr>
        <w:spacing w:after="202"/>
        <w:contextualSpacing/>
      </w:pPr>
      <w:r w:rsidRPr="006B2FC8">
        <w:t>An</w:t>
      </w:r>
      <w:r w:rsidR="00C97E84" w:rsidRPr="006B2FC8">
        <w:t xml:space="preserve"> HOI</w:t>
      </w:r>
      <w:r w:rsidRPr="006B2FC8">
        <w:t xml:space="preserve"> occur</w:t>
      </w:r>
      <w:r w:rsidR="00C97E84" w:rsidRPr="006B2FC8">
        <w:t xml:space="preserve">s </w:t>
      </w:r>
      <w:r w:rsidRPr="006B2FC8">
        <w:t>whenever</w:t>
      </w:r>
      <w:r w:rsidR="002D52ED" w:rsidRPr="006B2FC8">
        <w:t xml:space="preserve"> </w:t>
      </w:r>
      <m:oMath>
        <m:r>
          <w:rPr>
            <w:rFonts w:ascii="Cambria Math" w:hAnsi="Cambria Math"/>
          </w:rPr>
          <m:t>C</m:t>
        </m:r>
      </m:oMath>
      <w:r w:rsidR="002D52ED" w:rsidRPr="006B2FC8">
        <w:t xml:space="preserve"> can</w:t>
      </w:r>
      <w:r w:rsidRPr="006B2FC8">
        <w:t>not</w:t>
      </w:r>
      <w:r w:rsidR="002D52ED" w:rsidRPr="006B2FC8">
        <w:t xml:space="preserve"> be expressed as a sum of individual species effects</w:t>
      </w:r>
      <w:r w:rsidR="00C97E84" w:rsidRPr="006B2FC8">
        <w:t xml:space="preserve">. </w:t>
      </w:r>
      <w:r w:rsidR="00DC3BA9" w:rsidRPr="006B2FC8">
        <w:t xml:space="preserve">Mathematically this means that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only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Ricker and Beverton-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C=</m:t>
        </m:r>
        <m:r>
          <w:rPr>
            <w:rFonts w:ascii="Cambria Math" w:hAnsi="Cambria Math"/>
          </w:rPr>
          <w:lastRenderedPageBreak/>
          <m:t xml:space="preserve">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3A3A29" w:rsidRPr="006B2FC8">
        <w:t>O</w:t>
      </w:r>
      <w:r w:rsidR="00910E0D" w:rsidRPr="006B2FC8">
        <w:t xml:space="preserve">ur </w:t>
      </w:r>
      <w:r w:rsidR="0062107B" w:rsidRPr="006B2FC8">
        <w:t xml:space="preserve">definition of </w:t>
      </w:r>
      <w:r w:rsidR="00910E0D" w:rsidRPr="006B2FC8">
        <w:t>HOIs does include cases where 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5" w:name="hois-arrising-from-cycles-of-pairwise-co"/>
      <w:bookmarkStart w:id="6" w:name="hois-in-a-mechanistic-resource-competiti"/>
      <w:bookmarkEnd w:id="5"/>
      <w:bookmarkEnd w:id="6"/>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7" w:name="resource-mechanistic-model"/>
      <w:bookmarkEnd w:id="7"/>
    </w:p>
    <w:p w14:paraId="4A3CD663" w14:textId="26C79D83" w:rsidR="00B93196" w:rsidRDefault="00390672" w:rsidP="00871ECE">
      <w:pPr>
        <w:spacing w:after="202"/>
        <w:contextualSpacing/>
      </w:pPr>
      <w:r>
        <w:t xml:space="preserve">Our mechanistic model is inspired by </w:t>
      </w:r>
      <w:commentRangeStart w:id="8"/>
      <w:r>
        <w:t xml:space="preserve">California </w:t>
      </w:r>
      <w:commentRangeEnd w:id="8"/>
      <w:r w:rsidR="00BC6731">
        <w:rPr>
          <w:rStyle w:val="CommentReference"/>
        </w:rPr>
        <w:commentReference w:id="8"/>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9462AD"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9462AD"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9462AD"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7D471392"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w:t>
      </w:r>
      <w:r w:rsidR="00EB3314">
        <w:lastRenderedPageBreak/>
        <w:t xml:space="preserve">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9462AD"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9" w:name="response-surface-experiment"/>
      <w:bookmarkEnd w:id="9"/>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w:t>
      </w:r>
      <w:r w:rsidR="00390672">
        <w:lastRenderedPageBreak/>
        <w:t xml:space="preserve">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10" w:name="phenomenological-annual-plant-model"/>
      <w:bookmarkEnd w:id="10"/>
      <w:r>
        <w:t>Phenomenological annual plant model</w:t>
      </w:r>
    </w:p>
    <w:p w14:paraId="2D23B9F2" w14:textId="6D25433E"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F56B3F">
        <w:t xml:space="preserve">e.g. </w:t>
      </w:r>
      <w:r w:rsidR="009514BB">
        <w:fldChar w:fldCharType="begin"/>
      </w:r>
      <w:r w:rsidR="00F56B3F">
        <w:instrText xml:space="preserve"> ADDIN ZOTERO_ITEM CSL_CITATION {"citationID":"slf3IfF3","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F56B3F">
        <w:rPr>
          <w:noProof/>
        </w:rPr>
        <w:t>(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9462AD"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9462AD"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 xml:space="preserve">separate competition </w:t>
      </w:r>
      <w:r w:rsidR="00CC0BA7">
        <w:lastRenderedPageBreak/>
        <w:t>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D51EFE3" w:rsidR="00F77140" w:rsidRDefault="00F77140" w:rsidP="002F762A">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1" w:name="model-fits"/>
      <w:bookmarkEnd w:id="11"/>
      <w:r>
        <w:t>Evidence for HOIs</w:t>
      </w:r>
    </w:p>
    <w:p w14:paraId="4A4722B6" w14:textId="0A1C9656"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rsidR="003576FC">
        <w:t xml:space="preserve">; </w:t>
      </w:r>
      <w:r w:rsidR="003576FC">
        <w:fldChar w:fldCharType="begin"/>
      </w:r>
      <w:r w:rsidR="003576FC">
        <w:instrText xml:space="preserve"> REF _Ref529380736 \h </w:instrText>
      </w:r>
      <w:r w:rsidR="003576FC">
        <w:fldChar w:fldCharType="separate"/>
      </w:r>
      <w:r w:rsidR="003576FC">
        <w:t xml:space="preserve">Figure S </w:t>
      </w:r>
      <w:r w:rsidR="003576FC">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the </w:t>
      </w:r>
      <w:r w:rsidR="00C729F4">
        <w:t xml:space="preserve">models fit to </w:t>
      </w:r>
      <w:r w:rsidR="00172674">
        <w:t xml:space="preserve">competition from one species at a time </w:t>
      </w:r>
      <w:r w:rsidR="00D27415">
        <w:lastRenderedPageBreak/>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172674">
        <w:t xml:space="preserve"> b, c</w:t>
      </w:r>
      <w:r w:rsidR="00B251E4">
        <w:t xml:space="preserve">).  </w:t>
      </w:r>
      <w:r w:rsidR="002F170D">
        <w:t xml:space="preserve">Specifically, </w:t>
      </w:r>
      <w:r w:rsidR="003576FC">
        <w:t xml:space="preserve">assuming that species effects were </w:t>
      </w:r>
      <w:r w:rsidR="002F170D">
        <w:t>additiv</w:t>
      </w:r>
      <w:r w:rsidR="003576FC">
        <w:t>e</w:t>
      </w:r>
      <w:r w:rsidR="002F170D">
        <w:t xml:space="preserve"> </w:t>
      </w:r>
      <w:r w:rsidR="003576FC">
        <w:t xml:space="preserve">led us to </w:t>
      </w:r>
      <w:r w:rsidR="002F170D">
        <w:t xml:space="preserve">underpredict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1E65C5">
        <w:t xml:space="preserve">In short, our phenomenological models accurately described single competition but </w:t>
      </w:r>
      <w:r w:rsidR="00172674">
        <w:t>this did not predict the net effect of two species competition</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36392AD"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w:t>
      </w:r>
      <w:r w:rsidR="0044559B">
        <w:lastRenderedPageBreak/>
        <w:t xml:space="preserve">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of the late season species in response to the early season species</w:t>
      </w:r>
      <w:r w:rsidR="003576FC">
        <w:t xml:space="preserve"> (</w:t>
      </w:r>
      <w:r w:rsidR="003576FC">
        <w:fldChar w:fldCharType="begin"/>
      </w:r>
      <w:r w:rsidR="003576FC">
        <w:instrText xml:space="preserve"> REF _Ref527030555 \h </w:instrText>
      </w:r>
      <w:r w:rsidR="003576FC">
        <w:fldChar w:fldCharType="separate"/>
      </w:r>
      <w:r w:rsidR="003576FC">
        <w:t xml:space="preserve">Figure </w:t>
      </w:r>
      <w:r w:rsidR="003576FC">
        <w:rPr>
          <w:noProof/>
        </w:rPr>
        <w:t>6</w:t>
      </w:r>
      <w:r w:rsidR="003576FC">
        <w:fldChar w:fldCharType="end"/>
      </w:r>
      <w:r w:rsidR="003576FC">
        <w:t xml:space="preserve"> b)</w:t>
      </w:r>
      <w:r w:rsidR="00980607">
        <w:t xml:space="preserve">. </w:t>
      </w:r>
    </w:p>
    <w:p w14:paraId="0471A4CD" w14:textId="636EEC67"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7F22C4AB"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very weak because </w:t>
      </w:r>
      <w:r w:rsidR="00502128">
        <w:t xml:space="preserve">the late season species grows much slower early in the season than either of </w:t>
      </w:r>
      <w:r w:rsidR="003576FC">
        <w:t xml:space="preserve">its competitor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6AEF6C6B"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7E1F44C5"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09203225"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12"/>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12"/>
      <w:r w:rsidR="002F762A">
        <w:rPr>
          <w:rStyle w:val="CommentReference"/>
        </w:rPr>
        <w:commentReference w:id="12"/>
      </w:r>
      <w:r w:rsidR="00541FCE">
        <w:t xml:space="preserve"> </w:t>
      </w:r>
    </w:p>
    <w:p w14:paraId="030BEDF4" w14:textId="0119B668" w:rsidR="00B507A2" w:rsidRDefault="00B507A2" w:rsidP="00973FCF">
      <w:pPr>
        <w:pBdr>
          <w:bottom w:val="single" w:sz="6" w:space="1" w:color="auto"/>
        </w:pBdr>
        <w:spacing w:after="202"/>
        <w:contextualSpacing/>
      </w:pPr>
      <w:r>
        <w:t xml:space="preserve">Our definition of HOIs does lead to some </w:t>
      </w:r>
      <w:r w:rsidR="0043064D">
        <w:t>peculiar</w:t>
      </w:r>
      <w:r>
        <w:t xml:space="preserve"> properties where species contribution to </w:t>
      </w:r>
      <m:oMath>
        <m:r>
          <w:rPr>
            <w:rFonts w:ascii="Cambria Math" w:hAnsi="Cambria Math"/>
          </w:rPr>
          <m:t>C</m:t>
        </m:r>
      </m:oMath>
      <w:r>
        <w:t xml:space="preserve"> change non-linearly with density.  In our simulation for example, we found a model with non-linear terms for each species’ effect best fit the data for the mid and late-season species.  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1C1125">
        <w:t xml:space="preserve">Figure </w:t>
      </w:r>
      <w:r w:rsidR="001C1125">
        <w:rPr>
          <w:noProof/>
        </w:rPr>
        <w:t>3</w:t>
      </w:r>
      <w:r w:rsidR="001C1125">
        <w:fldChar w:fldCharType="end"/>
      </w:r>
      <w:r w:rsidR="00165B91" w:rsidRPr="0043064D">
        <w:t xml:space="preserve">). </w:t>
      </w:r>
      <w:r w:rsidRPr="0043064D">
        <w:t xml:space="preserve">To see </w:t>
      </w:r>
      <w:r w:rsidR="00165B91" w:rsidRPr="0043064D">
        <w:t>how this creates issues for defining HOI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However, since we have assumed that individuals of one and two are identical we know that their true effect on three must in fact be equal to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If </w:t>
      </w:r>
      <m:oMath>
        <m:r>
          <w:rPr>
            <w:rFonts w:ascii="Cambria Math" w:hAnsi="Cambria Math"/>
          </w:rPr>
          <m:t>g</m:t>
        </m:r>
      </m:oMath>
      <w:r w:rsidRPr="0043064D">
        <w:t xml:space="preserve"> is a non-linear function the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Hence the sum of the separate species effects will not be equal to the true effect, even when we do not assume any explicit interaction modification. </w:t>
      </w:r>
      <w:r>
        <w:rPr>
          <w:highlight w:val="yellow"/>
        </w:rPr>
        <w:t xml:space="preserve"> </w:t>
      </w:r>
      <w:commentRangeStart w:id="13"/>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13"/>
      <w:r>
        <w:rPr>
          <w:rStyle w:val="CommentReference"/>
        </w:rPr>
        <w:commentReference w:id="13"/>
      </w:r>
      <w:r w:rsidR="00165B91">
        <w:rPr>
          <w:rStyle w:val="CommentReference"/>
        </w:rPr>
        <w:t xml:space="preserve"> </w:t>
      </w:r>
    </w:p>
    <w:p w14:paraId="7A1EC0CC" w14:textId="77777777" w:rsidR="00B93196" w:rsidRDefault="00390672">
      <w:pPr>
        <w:pStyle w:val="Heading"/>
      </w:pPr>
      <w:bookmarkStart w:id="14" w:name="discussion"/>
      <w:bookmarkStart w:id="15" w:name="conclusionssummary"/>
      <w:bookmarkEnd w:id="14"/>
      <w:bookmarkEnd w:id="15"/>
      <w:r>
        <w:t>Conclusion</w:t>
      </w:r>
    </w:p>
    <w:p w14:paraId="08D741D5" w14:textId="5899F468" w:rsidR="00B93196" w:rsidRDefault="00390672">
      <w:pPr>
        <w:spacing w:after="202"/>
        <w:contextualSpacing/>
      </w:pPr>
      <w:r>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t xml:space="preserve">We illustrate </w:t>
      </w:r>
      <w:r w:rsidR="006A1A7F">
        <w:t xml:space="preserve">our definition of HOIs and our proposed method for detecting HOIs </w:t>
      </w:r>
      <w:r>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6" w:name="acknowledgments"/>
      <w:bookmarkEnd w:id="16"/>
      <w:r>
        <w:t>Acknowledgments</w:t>
      </w:r>
    </w:p>
    <w:p w14:paraId="5C29317E" w14:textId="77777777" w:rsidR="001C1125" w:rsidRDefault="001C1125">
      <w:pPr>
        <w:spacing w:line="276" w:lineRule="auto"/>
        <w:ind w:firstLine="0"/>
        <w:jc w:val="both"/>
        <w:rPr>
          <w:rFonts w:eastAsia="Noto Sans CJK SC Regular" w:cs="FreeSans"/>
          <w:b/>
          <w:szCs w:val="28"/>
        </w:rPr>
      </w:pPr>
      <w:bookmarkStart w:id="17" w:name="references"/>
      <w:bookmarkEnd w:id="17"/>
      <w:r>
        <w:br w:type="page"/>
      </w:r>
    </w:p>
    <w:p w14:paraId="73D91D9C" w14:textId="32F42B2D" w:rsidR="00B93196" w:rsidRDefault="00390672">
      <w:pPr>
        <w:pStyle w:val="Heading"/>
      </w:pPr>
      <w:r>
        <w:t>References</w:t>
      </w:r>
    </w:p>
    <w:p w14:paraId="028DCC1B" w14:textId="77777777" w:rsidR="00596808" w:rsidRPr="00596808" w:rsidRDefault="007B137A" w:rsidP="008269E1">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596808" w:rsidRPr="00596808">
        <w:t>Abrams, P. A. 1983. Arguments in Favor of Higher Order Interactions. The American Naturalist 121:887–891.</w:t>
      </w:r>
    </w:p>
    <w:p w14:paraId="14DBDD9C" w14:textId="77777777" w:rsidR="00596808" w:rsidRPr="00596808" w:rsidRDefault="00596808" w:rsidP="008269E1">
      <w:pPr>
        <w:pStyle w:val="Bibliography"/>
      </w:pPr>
      <w:r w:rsidRPr="00596808">
        <w:t>Adler, F. R., and W. F. Morris. 1994. A General Test for Interaction Modification. Ecology 75:1552–1559.</w:t>
      </w:r>
    </w:p>
    <w:p w14:paraId="51D16D2F" w14:textId="77777777" w:rsidR="00596808" w:rsidRPr="00596808" w:rsidRDefault="00596808" w:rsidP="008269E1">
      <w:pPr>
        <w:pStyle w:val="Bibliography"/>
      </w:pPr>
      <w:r w:rsidRPr="00596808">
        <w:t>Aronson, J., J. Kigel, A. Shmida, and J. Klein. 1992. Adaptive phenology of desert and Mediterranean populations of annual plants grown with and without water stress. Oecologia 89:17–26.</w:t>
      </w:r>
    </w:p>
    <w:p w14:paraId="6A5687CD" w14:textId="77777777" w:rsidR="00596808" w:rsidRPr="00596808" w:rsidRDefault="00596808" w:rsidP="008269E1">
      <w:pPr>
        <w:pStyle w:val="Bibliography"/>
      </w:pPr>
      <w:r w:rsidRPr="00596808">
        <w:t>Bennett, J. A., K. Riibak, R. Tamme, R. J. Lewis, and M. Pärtel. 2016. The reciprocal relationship between competition and intraspecific trait variation. Journal of Ecology 104:1410–1420.</w:t>
      </w:r>
    </w:p>
    <w:p w14:paraId="14A4BA9D" w14:textId="77777777" w:rsidR="00596808" w:rsidRPr="00596808" w:rsidRDefault="00596808" w:rsidP="008269E1">
      <w:pPr>
        <w:pStyle w:val="Bibliography"/>
      </w:pPr>
      <w:r w:rsidRPr="00596808">
        <w:t>Billick, I., and T. J. Case. 1994. Higher Order Interactions in Ecological Communities: What Are They and How Can They be Detected? Ecology 75:1530–1543.</w:t>
      </w:r>
    </w:p>
    <w:p w14:paraId="0E97C52C" w14:textId="77777777" w:rsidR="00596808" w:rsidRPr="00596808" w:rsidRDefault="00596808" w:rsidP="008269E1">
      <w:pPr>
        <w:pStyle w:val="Bibliography"/>
      </w:pPr>
      <w:r w:rsidRPr="00596808">
        <w:t>Case, T. J., and E. A. Bender. 1981. Testing for Higher Order Interactions. The American Naturalist 118:920–929.</w:t>
      </w:r>
    </w:p>
    <w:p w14:paraId="6F73DBEF" w14:textId="77777777" w:rsidR="00596808" w:rsidRPr="00596808" w:rsidRDefault="00596808" w:rsidP="008269E1">
      <w:pPr>
        <w:pStyle w:val="Bibliography"/>
      </w:pPr>
      <w:r w:rsidRPr="00596808">
        <w:t>Chesson, P. 2000. Mechanisms of Maintenance of Species Diversity. Annual Review of Ecology and Systematics 31:343–366.</w:t>
      </w:r>
    </w:p>
    <w:p w14:paraId="4AC94D72" w14:textId="77777777" w:rsidR="00596808" w:rsidRPr="00596808" w:rsidRDefault="00596808" w:rsidP="008269E1">
      <w:pPr>
        <w:pStyle w:val="Bibliography"/>
      </w:pPr>
      <w:r w:rsidRPr="00596808">
        <w:t>Cohen, D. 1976. The Optimal Timing of Reproduction. The American Naturalist 110:801–807.</w:t>
      </w:r>
    </w:p>
    <w:p w14:paraId="27ACDE5D" w14:textId="77777777" w:rsidR="00596808" w:rsidRPr="00596808" w:rsidRDefault="00596808" w:rsidP="008269E1">
      <w:pPr>
        <w:pStyle w:val="Bibliography"/>
      </w:pPr>
      <w:r w:rsidRPr="00596808">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2DDB685C" w14:textId="77777777" w:rsidR="00596808" w:rsidRPr="00596808" w:rsidRDefault="00596808" w:rsidP="008269E1">
      <w:pPr>
        <w:pStyle w:val="Bibliography"/>
      </w:pPr>
      <w:r w:rsidRPr="00596808">
        <w:t>Dybzinski, R., and D. Tilman. 2007. Resource Use Patterns Predict Long</w:t>
      </w:r>
      <w:r w:rsidRPr="00596808">
        <w:rPr>
          <w:rFonts w:ascii="Cambria Math" w:hAnsi="Cambria Math" w:cs="Cambria Math"/>
        </w:rPr>
        <w:t>‐</w:t>
      </w:r>
      <w:r w:rsidRPr="00596808">
        <w:t>Term Outcomes of Plant Competition for Nutrients and Light. The American Naturalist 170:305–318.</w:t>
      </w:r>
    </w:p>
    <w:p w14:paraId="553F4B57" w14:textId="77777777" w:rsidR="00596808" w:rsidRPr="00596808" w:rsidRDefault="00596808" w:rsidP="008269E1">
      <w:pPr>
        <w:pStyle w:val="Bibliography"/>
      </w:pPr>
      <w:r w:rsidRPr="00596808">
        <w:t>Godoy, O., and J. M. Levine. 2013. Phenology effects on invasion success: insights from coupling field experiments to coexistence theory. Ecology 95:726–736.</w:t>
      </w:r>
    </w:p>
    <w:p w14:paraId="783A321A" w14:textId="77777777" w:rsidR="00596808" w:rsidRPr="00596808" w:rsidRDefault="00596808" w:rsidP="008269E1">
      <w:pPr>
        <w:pStyle w:val="Bibliography"/>
      </w:pPr>
      <w:r w:rsidRPr="00596808">
        <w:t>Grilli, J., G. Barabás, M. J. Michalska-Smith, and S. Allesina. 2017. Higher-order interactions stabilize dynamics in competitive network models. Nature 548:210–213.</w:t>
      </w:r>
    </w:p>
    <w:p w14:paraId="6BA1060E" w14:textId="77777777" w:rsidR="00596808" w:rsidRPr="00596808" w:rsidRDefault="00596808" w:rsidP="008269E1">
      <w:pPr>
        <w:pStyle w:val="Bibliography"/>
      </w:pPr>
      <w:r w:rsidRPr="00596808">
        <w:t>Hassell, M. P., and H. N. Comins. 1976. Discrete time models for two-species competition. Theoretical Population Biology 9:202–221.</w:t>
      </w:r>
    </w:p>
    <w:p w14:paraId="1B72359C" w14:textId="77777777" w:rsidR="00596808" w:rsidRPr="00596808" w:rsidRDefault="00596808" w:rsidP="008269E1">
      <w:pPr>
        <w:pStyle w:val="Bibliography"/>
      </w:pPr>
      <w:r w:rsidRPr="00596808">
        <w:t>Kraft, N. J. B., O. Godoy, and J. M. Levine. 2015. Plant functional traits and the multidimensional nature of species coexistence. Proceedings of the National Academy of Sciences of the United States of America 112:797–802.</w:t>
      </w:r>
    </w:p>
    <w:p w14:paraId="077F5227" w14:textId="77777777" w:rsidR="00596808" w:rsidRPr="00596808" w:rsidRDefault="00596808" w:rsidP="008269E1">
      <w:pPr>
        <w:pStyle w:val="Bibliography"/>
      </w:pPr>
      <w:r w:rsidRPr="00596808">
        <w:t>Letten, A. D., P.-J. Ke, and T. Fukami. 2017. Linking modern coexistence theory and contemporary niche theory. Ecological Monographs 87:161–177.</w:t>
      </w:r>
    </w:p>
    <w:p w14:paraId="3A7F69A6" w14:textId="77777777" w:rsidR="00596808" w:rsidRPr="00596808" w:rsidRDefault="00596808" w:rsidP="008269E1">
      <w:pPr>
        <w:pStyle w:val="Bibliography"/>
      </w:pPr>
      <w:r w:rsidRPr="00596808">
        <w:t>Levine, J. M., J. Bascompte, P. B. Adler, and S. Allesina. 2017. Beyond pairwise mechanisms of species coexistence in complex communities. Nature 546:56–64.</w:t>
      </w:r>
    </w:p>
    <w:p w14:paraId="4504EA15" w14:textId="77777777" w:rsidR="00596808" w:rsidRPr="00596808" w:rsidRDefault="00596808" w:rsidP="008269E1">
      <w:pPr>
        <w:pStyle w:val="Bibliography"/>
      </w:pPr>
      <w:r w:rsidRPr="00596808">
        <w:t>Mayfield, M. M., and D. B. Stouffer. 2017. Higher-order interactions capture unexplained complexity in diverse communities. Nature Ecology &amp; Evolution 1:0062.</w:t>
      </w:r>
    </w:p>
    <w:p w14:paraId="68950D3B" w14:textId="77777777" w:rsidR="00596808" w:rsidRPr="00596808" w:rsidRDefault="00596808" w:rsidP="008269E1">
      <w:pPr>
        <w:pStyle w:val="Bibliography"/>
      </w:pPr>
      <w:r w:rsidRPr="00596808">
        <w:t>Meszéna, G., M. Gyllenberg, L. Pásztor, and J. A. J. Metz. 2006. Competitive exclusion and limiting similarity: A unified theory. Theoretical Population Biology 69:68–87.</w:t>
      </w:r>
    </w:p>
    <w:p w14:paraId="392975F6" w14:textId="77777777" w:rsidR="00596808" w:rsidRPr="00596808" w:rsidRDefault="00596808" w:rsidP="008269E1">
      <w:pPr>
        <w:pStyle w:val="Bibliography"/>
      </w:pPr>
      <w:r w:rsidRPr="00596808">
        <w:t>Miller, E. T., and C. A. Klausmeier. 2017. Evolutionary stability of coexistence due to the storage effect in a two-season model. Theoretical Ecology 10:91–103.</w:t>
      </w:r>
    </w:p>
    <w:p w14:paraId="069F3CEE" w14:textId="77777777" w:rsidR="00596808" w:rsidRPr="00596808" w:rsidRDefault="00596808" w:rsidP="008269E1">
      <w:pPr>
        <w:pStyle w:val="Bibliography"/>
      </w:pPr>
      <w:r w:rsidRPr="00596808">
        <w:t>Neill, W. E. 1974. The Community Matrix and Interdependence of the Competition Coefficients. The American Naturalist 108:399–408.</w:t>
      </w:r>
    </w:p>
    <w:p w14:paraId="25F132C8" w14:textId="77777777" w:rsidR="00596808" w:rsidRPr="00596808" w:rsidRDefault="00596808" w:rsidP="008269E1">
      <w:pPr>
        <w:pStyle w:val="Bibliography"/>
      </w:pPr>
      <w:r w:rsidRPr="00596808">
        <w:t>O’Dwyer, J. P. 2018. Whence Lotka-Volterra?: Conservation laws and integrable systems in ecology. Theoretical Ecology.</w:t>
      </w:r>
    </w:p>
    <w:p w14:paraId="3135DE9A" w14:textId="77777777" w:rsidR="00596808" w:rsidRPr="00596808" w:rsidRDefault="00596808" w:rsidP="008269E1">
      <w:pPr>
        <w:pStyle w:val="Bibliography"/>
      </w:pPr>
      <w:r w:rsidRPr="00596808">
        <w:t>Pomerantz, M. J. 1981. Do “Higher Order Interactions” in Competition Systems Really Exist? The American Naturalist 117:583–591.</w:t>
      </w:r>
    </w:p>
    <w:p w14:paraId="7AA97968" w14:textId="77777777" w:rsidR="00596808" w:rsidRPr="00596808" w:rsidRDefault="00596808" w:rsidP="008269E1">
      <w:pPr>
        <w:pStyle w:val="Bibliography"/>
      </w:pPr>
      <w:r w:rsidRPr="00596808">
        <w:t>R Core Team. 2015. R: A Language and Environment for Statistical Computing. R Foundation for Statistical Computing, Vienna, Austria.</w:t>
      </w:r>
    </w:p>
    <w:p w14:paraId="52A38537" w14:textId="77777777" w:rsidR="00596808" w:rsidRPr="00596808" w:rsidRDefault="00596808" w:rsidP="008269E1">
      <w:pPr>
        <w:pStyle w:val="Bibliography"/>
      </w:pPr>
      <w:r w:rsidRPr="00596808">
        <w:t>Tilman, D. 1977. Resource Competition between Plankton Algae: An Experimental and Theoretical Approach. Ecology 58:338–348.</w:t>
      </w:r>
    </w:p>
    <w:p w14:paraId="663A6153" w14:textId="77777777" w:rsidR="00596808" w:rsidRPr="00596808" w:rsidRDefault="00596808" w:rsidP="008269E1">
      <w:pPr>
        <w:pStyle w:val="Bibliography"/>
      </w:pPr>
      <w:r w:rsidRPr="00596808">
        <w:t>Vandermeer, J. H. 1969. The Competitive Structure of Communities: An Experimental Approach with Protozoa. Ecology 50:362–371.</w:t>
      </w:r>
    </w:p>
    <w:p w14:paraId="7B78105E" w14:textId="333066BF" w:rsidR="0061034E" w:rsidRDefault="00F56B3F" w:rsidP="008269E1">
      <w:pPr>
        <w:pStyle w:val="Bibliography"/>
      </w:pPr>
      <w:r>
        <w:rPr>
          <w:rFonts w:cs="Times New Roman"/>
        </w:rPr>
        <w:fldChar w:fldCharType="end"/>
      </w:r>
      <w:r w:rsidR="0061034E">
        <w:br w:type="page"/>
      </w:r>
    </w:p>
    <w:p w14:paraId="76F0DB74" w14:textId="40F34747" w:rsidR="00D709AF" w:rsidRPr="00D709AF" w:rsidRDefault="0061034E" w:rsidP="00D73DDC">
      <w:pPr>
        <w:pStyle w:val="Heading"/>
      </w:pPr>
      <w:r>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61B8272" w:rsidR="00E84F09" w:rsidRPr="00FB51D5" w:rsidRDefault="00FB51D5" w:rsidP="00B570B6">
      <w:pPr>
        <w:pStyle w:val="Caption"/>
      </w:pPr>
      <w:bookmarkStart w:id="18"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18"/>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19"/>
      <w:r>
        <w:rPr>
          <w:noProof/>
        </w:rPr>
        <w:drawing>
          <wp:inline distT="0" distB="0" distL="0" distR="0" wp14:anchorId="7F891BF9" wp14:editId="3C25B66F">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19"/>
      <w:r w:rsidR="002F762A">
        <w:rPr>
          <w:rStyle w:val="CommentReference"/>
          <w:b w:val="0"/>
        </w:rPr>
        <w:commentReference w:id="19"/>
      </w:r>
    </w:p>
    <w:p w14:paraId="1B0306FB" w14:textId="780030A5" w:rsidR="00CC0BA7" w:rsidRPr="00FB51D5" w:rsidRDefault="00FB51D5" w:rsidP="00FB51D5">
      <w:pPr>
        <w:pStyle w:val="figcaption"/>
      </w:pPr>
      <w:bookmarkStart w:id="20" w:name="_Ref514237815"/>
      <w:commentRangeStart w:id="21"/>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20"/>
      <w:r>
        <w:t xml:space="preserve">. Example time series </w:t>
      </w:r>
      <w:commentRangeEnd w:id="21"/>
      <w:r w:rsidR="00947035">
        <w:rPr>
          <w:rStyle w:val="CommentReference"/>
          <w:b w:val="0"/>
        </w:rPr>
        <w:commentReference w:id="21"/>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drawing>
          <wp:inline distT="0" distB="0" distL="0" distR="0" wp14:anchorId="76B1412E" wp14:editId="21B19E8B">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3359CAF" w:rsidR="0032749A" w:rsidRDefault="00FB51D5" w:rsidP="0012796D">
      <w:pPr>
        <w:pStyle w:val="Caption"/>
      </w:pPr>
      <w:bookmarkStart w:id="22"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22"/>
      <w:r>
        <w:t xml:space="preserve">. </w:t>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drawing>
          <wp:inline distT="0" distB="0" distL="0" distR="0" wp14:anchorId="4DEE5222" wp14:editId="515F8903">
            <wp:extent cx="5280660" cy="30175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2E3A7490" w14:textId="7CDBBAC6" w:rsidR="00AD2064" w:rsidRDefault="0032749A" w:rsidP="0012796D">
      <w:pPr>
        <w:pStyle w:val="Caption"/>
      </w:pPr>
      <w:bookmarkStart w:id="23" w:name="_Ref524701722"/>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23"/>
      <w:r>
        <w:t xml:space="preserve">. </w:t>
      </w:r>
      <w:r w:rsidR="0023375E">
        <w:t>Simulated per capita seed production of the a) early, b) mid and c) late season species in response to increasing competition from two species at once.</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xml:space="preserve">).  The predictions are generated assuming that </w:t>
      </w:r>
      <w:r w:rsidR="0023375E">
        <w:t>species</w:t>
      </w:r>
      <w:r w:rsidR="001724B0">
        <w:t>’</w:t>
      </w:r>
      <w:r w:rsidR="0023375E">
        <w:t xml:space="preserve">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drawing>
          <wp:inline distT="0" distB="0" distL="0" distR="0" wp14:anchorId="22AE7A9C" wp14:editId="642E5F34">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53D2289D" w:rsidR="00AD2064" w:rsidRDefault="00AD2064" w:rsidP="00AD2064">
      <w:pPr>
        <w:pStyle w:val="Caption"/>
      </w:pPr>
      <w:bookmarkStart w:id="24"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24"/>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is shown as the increase in root mean squared error of the 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drawing>
          <wp:inline distT="0" distB="0" distL="0" distR="0" wp14:anchorId="6767C03A" wp14:editId="6CB60560">
            <wp:extent cx="5486400" cy="313508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35085"/>
                    </a:xfrm>
                    <a:prstGeom prst="rect">
                      <a:avLst/>
                    </a:prstGeom>
                  </pic:spPr>
                </pic:pic>
              </a:graphicData>
            </a:graphic>
          </wp:inline>
        </w:drawing>
      </w:r>
    </w:p>
    <w:p w14:paraId="6D5FEF62" w14:textId="0ED88831" w:rsidR="00C57AA2" w:rsidRDefault="000E4052" w:rsidP="0012796D">
      <w:pPr>
        <w:pStyle w:val="Caption"/>
      </w:pPr>
      <w:bookmarkStart w:id="25"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25"/>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Gray v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8B767A2" w14:textId="77777777" w:rsidR="00D42E14" w:rsidRDefault="00D42E14" w:rsidP="00D42E14">
      <w:pPr>
        <w:pStyle w:val="Heading"/>
      </w:pPr>
      <w:r>
        <w:t xml:space="preserve">Supporting Information – Additional Figures </w:t>
      </w:r>
    </w:p>
    <w:p w14:paraId="0D57AB37" w14:textId="77777777" w:rsidR="00D42E14" w:rsidRDefault="00D42E14" w:rsidP="00D42E14">
      <w:pPr>
        <w:pStyle w:val="Heading"/>
      </w:pPr>
      <w:r>
        <w:rPr>
          <w:noProof/>
        </w:rPr>
        <w:drawing>
          <wp:inline distT="0" distB="0" distL="0" distR="0" wp14:anchorId="4BD4E41B" wp14:editId="37B4F396">
            <wp:extent cx="5486400" cy="3134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p>
    <w:p w14:paraId="0FA75C88" w14:textId="6FB9BBE6" w:rsidR="00D42E14" w:rsidRDefault="00D42E14" w:rsidP="00D42E14">
      <w:pPr>
        <w:pStyle w:val="Caption"/>
      </w:pPr>
      <w:bookmarkStart w:id="26"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Pr>
          <w:noProof/>
        </w:rPr>
        <w:t>1</w:t>
      </w:r>
      <w:r w:rsidR="009462AD">
        <w:rPr>
          <w:noProof/>
        </w:rPr>
        <w:fldChar w:fldCharType="end"/>
      </w:r>
      <w:bookmarkEnd w:id="26"/>
      <w:r>
        <w:t xml:space="preserve"> Simulated per capita seed production of the A) early, B) middle and C) late season species in response to increasing inter-specific density on the x-axis. Points show the simulated response from the mechanistic model.  Lines show best fit from the basic Beverton-Holt phenomenological model (“model 1”; </w:t>
      </w:r>
      <w:r w:rsidR="001525D6">
        <w:t>equation</w:t>
      </w:r>
      <w:r>
        <w:t xml:space="preserve"> </w:t>
      </w:r>
      <w:r w:rsidR="002B1DE1">
        <w:t>6</w:t>
      </w:r>
      <w:r>
        <w:t xml:space="preserve">) and the modified model with varying exponents for each species’ effect (“model 2”; </w:t>
      </w:r>
      <w:r w:rsidR="001525D6">
        <w:t>equation</w:t>
      </w:r>
      <w:r>
        <w:t xml:space="preserve"> </w:t>
      </w:r>
      <w:r w:rsidR="006B2FC8">
        <w:t>7</w:t>
      </w:r>
      <w:r>
        <w:t xml:space="preserve">). </w:t>
      </w:r>
    </w:p>
    <w:p w14:paraId="07204437" w14:textId="77777777" w:rsidR="00D42E14" w:rsidRDefault="00D42E14">
      <w:pPr>
        <w:spacing w:line="276" w:lineRule="auto"/>
        <w:ind w:firstLine="0"/>
        <w:jc w:val="both"/>
        <w:rPr>
          <w:rFonts w:cs="Cambria (Body CS)"/>
          <w:b/>
          <w:bCs/>
          <w:szCs w:val="18"/>
        </w:rPr>
      </w:pPr>
      <w:r>
        <w:br w:type="page"/>
      </w:r>
    </w:p>
    <w:p w14:paraId="4315AA10" w14:textId="77777777" w:rsidR="00D42E14" w:rsidRDefault="00D42E14" w:rsidP="006B2FC8">
      <w:pPr>
        <w:pStyle w:val="Caption"/>
        <w:keepNext/>
      </w:pPr>
      <w:r>
        <w:rPr>
          <w:noProof/>
        </w:rPr>
        <w:drawing>
          <wp:inline distT="0" distB="0" distL="0" distR="0" wp14:anchorId="7EC973BB" wp14:editId="51821D82">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129F211" w14:textId="24CC84CE" w:rsidR="00D42E14" w:rsidRDefault="00D42E14" w:rsidP="00D42E14">
      <w:pPr>
        <w:pStyle w:val="Caption"/>
      </w:pPr>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Pr>
          <w:noProof/>
        </w:rPr>
        <w:t>2</w:t>
      </w:r>
      <w:r w:rsidR="009462AD">
        <w:rPr>
          <w:noProof/>
        </w:rPr>
        <w:fldChar w:fldCharType="end"/>
      </w:r>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Beverton-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069E696D" w14:textId="50114F22" w:rsidR="00D42E14" w:rsidRDefault="00D42E14" w:rsidP="00D42E14">
      <w:pPr>
        <w:pStyle w:val="Caption"/>
      </w:pPr>
      <w:r>
        <w:t xml:space="preserve"> </w:t>
      </w:r>
    </w:p>
    <w:p w14:paraId="3EBC0FF2" w14:textId="371BC622" w:rsidR="00D42E14" w:rsidRPr="00D42E14" w:rsidRDefault="00D42E14" w:rsidP="006B2FC8">
      <w:pPr>
        <w:pStyle w:val="Caption"/>
        <w:rPr>
          <w:rFonts w:eastAsia="Noto Sans CJK SC Regular" w:cs="FreeSans"/>
          <w:szCs w:val="28"/>
        </w:rPr>
      </w:pPr>
    </w:p>
    <w:p w14:paraId="5D21AB09" w14:textId="5DF297F2" w:rsidR="00D85B27" w:rsidRDefault="006D7279" w:rsidP="00D939AA">
      <w:pPr>
        <w:pStyle w:val="Heading"/>
      </w:pPr>
      <w:r>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24A76D8F"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4170512A" w:rsidR="00527F85" w:rsidRDefault="00527F85" w:rsidP="008D04AB">
      <w:pPr>
        <w:pStyle w:val="Caption"/>
        <w:keepNext/>
      </w:pPr>
      <w:r>
        <w:t xml:space="preserve">Table A </w:t>
      </w:r>
      <w:r w:rsidR="009462AD">
        <w:rPr>
          <w:noProof/>
        </w:rPr>
        <w:fldChar w:fldCharType="begin"/>
      </w:r>
      <w:r w:rsidR="009462AD">
        <w:rPr>
          <w:noProof/>
        </w:rPr>
        <w:instrText xml:space="preserve"> SEQ Table_A \* ARABIC </w:instrText>
      </w:r>
      <w:r w:rsidR="009462AD">
        <w:rPr>
          <w:noProof/>
        </w:rPr>
        <w:fldChar w:fldCharType="separate"/>
      </w:r>
      <w:r>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drawing>
          <wp:inline distT="0" distB="0" distL="0" distR="0" wp14:anchorId="3EE5EA6A" wp14:editId="65FBA922">
            <wp:extent cx="4321628" cy="406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5"/>
                    </a:xfrm>
                    <a:prstGeom prst="rect">
                      <a:avLst/>
                    </a:prstGeom>
                  </pic:spPr>
                </pic:pic>
              </a:graphicData>
            </a:graphic>
          </wp:inline>
        </w:drawing>
      </w:r>
    </w:p>
    <w:p w14:paraId="211EFFFC" w14:textId="4A92F735"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8-11-07T19:27:00Z" w:initials="AK">
    <w:p w14:paraId="3CC8F83C" w14:textId="35FAE9C0" w:rsidR="00BA4F59" w:rsidRDefault="00BA4F59" w:rsidP="00BA4F59">
      <w:pPr>
        <w:pStyle w:val="CommentText"/>
        <w:ind w:firstLine="0"/>
      </w:pPr>
      <w:r>
        <w:rPr>
          <w:rStyle w:val="CommentReference"/>
        </w:rPr>
        <w:annotationRef/>
      </w:r>
      <w:r>
        <w:t xml:space="preserve">I’m bad at titles.  This captures it well but maybe is too dull.  I’m open to suggestions. </w:t>
      </w:r>
    </w:p>
  </w:comment>
  <w:comment w:id="8" w:author="Andy Kleinhesselink" w:date="2018-10-03T11:58:00Z" w:initials="AK">
    <w:p w14:paraId="1BCC260D" w14:textId="77777777" w:rsidR="006B2FC8" w:rsidRDefault="006B2FC8">
      <w:pPr>
        <w:pStyle w:val="CommentText"/>
      </w:pPr>
      <w:r>
        <w:rPr>
          <w:rStyle w:val="CommentReference"/>
        </w:rPr>
        <w:annotationRef/>
      </w:r>
    </w:p>
    <w:p w14:paraId="65AB0722" w14:textId="2A26AA7A" w:rsidR="006B2FC8" w:rsidRDefault="006B2FC8" w:rsidP="00BC6731">
      <w:pPr>
        <w:pStyle w:val="CommentText"/>
        <w:ind w:firstLine="0"/>
      </w:pPr>
      <w:r>
        <w:t xml:space="preserve">Would “Mediterranean” be more general/appealing? </w:t>
      </w:r>
    </w:p>
  </w:comment>
  <w:comment w:id="12" w:author="Andy Kleinhesselink" w:date="2018-09-14T17:19:00Z" w:initials="AK">
    <w:p w14:paraId="32050376" w14:textId="73840525" w:rsidR="006B2FC8" w:rsidRDefault="006B2FC8">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6B2FC8" w:rsidRDefault="006B2FC8">
      <w:pPr>
        <w:pStyle w:val="CommentText"/>
      </w:pPr>
    </w:p>
    <w:p w14:paraId="3CDE97FC" w14:textId="2A06354B" w:rsidR="006B2FC8" w:rsidRDefault="006B2FC8">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13" w:author="Jonathan Levine" w:date="2018-11-05T15:33:00Z" w:initials="JML">
    <w:p w14:paraId="72E08449" w14:textId="77777777" w:rsidR="006B2FC8" w:rsidRDefault="006B2FC8"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19" w:author="Andy Kleinhesselink" w:date="2018-09-14T17:25:00Z" w:initials="AK">
    <w:p w14:paraId="01570BBF" w14:textId="14B43EEC" w:rsidR="006B2FC8" w:rsidRDefault="006B2FC8">
      <w:pPr>
        <w:pStyle w:val="CommentText"/>
      </w:pPr>
      <w:r>
        <w:rPr>
          <w:rStyle w:val="CommentReference"/>
        </w:rPr>
        <w:annotationRef/>
      </w:r>
      <w:r>
        <w:t xml:space="preserve">I could add cute drawings of plants to this if you guys think that would improve the appeal. </w:t>
      </w:r>
    </w:p>
  </w:comment>
  <w:comment w:id="21" w:author="Nathan Kraft" w:date="2018-10-29T10:58:00Z" w:initials="NK">
    <w:p w14:paraId="6B31B705" w14:textId="4637C802" w:rsidR="006B2FC8" w:rsidRDefault="006B2FC8">
      <w:pPr>
        <w:pStyle w:val="CommentText"/>
      </w:pPr>
      <w:r>
        <w:rPr>
          <w:rStyle w:val="CommentReference"/>
        </w:rPr>
        <w:annotationRef/>
      </w:r>
      <w:r>
        <w:t xml:space="preserve">We can use Joann’s line drawings if it might hel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C8F83C" w15:done="0"/>
  <w15:commentEx w15:paraId="65AB0722" w15:done="0"/>
  <w15:commentEx w15:paraId="3CDE97FC" w15:done="0"/>
  <w15:commentEx w15:paraId="72E08449" w15:done="0"/>
  <w15:commentEx w15:paraId="01570BBF" w15:done="0"/>
  <w15:commentEx w15:paraId="6B31B7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C8F83C" w16cid:durableId="1F8DBB30"/>
  <w16cid:commentId w16cid:paraId="65AB0722" w16cid:durableId="1F5F2D82"/>
  <w16cid:commentId w16cid:paraId="3CDE97FC" w16cid:durableId="1F5F257E"/>
  <w16cid:commentId w16cid:paraId="72E08449" w16cid:durableId="1F8AA34C"/>
  <w16cid:commentId w16cid:paraId="01570BBF" w16cid:durableId="1F466D7E"/>
  <w16cid:commentId w16cid:paraId="6B31B705" w16cid:durableId="1F8166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46313" w14:textId="77777777" w:rsidR="009462AD" w:rsidRDefault="009462AD">
      <w:pPr>
        <w:spacing w:after="0"/>
      </w:pPr>
      <w:r>
        <w:separator/>
      </w:r>
    </w:p>
  </w:endnote>
  <w:endnote w:type="continuationSeparator" w:id="0">
    <w:p w14:paraId="02F7AB81" w14:textId="77777777" w:rsidR="009462AD" w:rsidRDefault="009462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6B2FC8" w:rsidRDefault="006B2FC8">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8F3BB" w14:textId="77777777" w:rsidR="009462AD" w:rsidRDefault="009462AD">
      <w:pPr>
        <w:spacing w:after="0"/>
      </w:pPr>
      <w:r>
        <w:separator/>
      </w:r>
    </w:p>
  </w:footnote>
  <w:footnote w:type="continuationSeparator" w:id="0">
    <w:p w14:paraId="74522975" w14:textId="77777777" w:rsidR="009462AD" w:rsidRDefault="009462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1A73"/>
    <w:rsid w:val="00104C42"/>
    <w:rsid w:val="00115C56"/>
    <w:rsid w:val="00125A2C"/>
    <w:rsid w:val="001277DE"/>
    <w:rsid w:val="0012796D"/>
    <w:rsid w:val="00132B92"/>
    <w:rsid w:val="001346A4"/>
    <w:rsid w:val="0013521D"/>
    <w:rsid w:val="001356B1"/>
    <w:rsid w:val="00136E54"/>
    <w:rsid w:val="00140180"/>
    <w:rsid w:val="00141AE0"/>
    <w:rsid w:val="00142FC0"/>
    <w:rsid w:val="001461C8"/>
    <w:rsid w:val="00147BF8"/>
    <w:rsid w:val="00150BAB"/>
    <w:rsid w:val="001525D6"/>
    <w:rsid w:val="00154223"/>
    <w:rsid w:val="00154BF0"/>
    <w:rsid w:val="00155BFB"/>
    <w:rsid w:val="001572D7"/>
    <w:rsid w:val="00162291"/>
    <w:rsid w:val="00163557"/>
    <w:rsid w:val="001643DC"/>
    <w:rsid w:val="00165B91"/>
    <w:rsid w:val="00165CD7"/>
    <w:rsid w:val="00167504"/>
    <w:rsid w:val="00171A6B"/>
    <w:rsid w:val="00171AAC"/>
    <w:rsid w:val="00171E83"/>
    <w:rsid w:val="001724B0"/>
    <w:rsid w:val="00172674"/>
    <w:rsid w:val="00175B82"/>
    <w:rsid w:val="00181318"/>
    <w:rsid w:val="001813E9"/>
    <w:rsid w:val="00183126"/>
    <w:rsid w:val="00185210"/>
    <w:rsid w:val="001858A4"/>
    <w:rsid w:val="00186428"/>
    <w:rsid w:val="00192A3D"/>
    <w:rsid w:val="00193660"/>
    <w:rsid w:val="00195151"/>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5AC6"/>
    <w:rsid w:val="001E65C5"/>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1B58"/>
    <w:rsid w:val="002A32D2"/>
    <w:rsid w:val="002A42D8"/>
    <w:rsid w:val="002A58BE"/>
    <w:rsid w:val="002A7ABC"/>
    <w:rsid w:val="002B0D88"/>
    <w:rsid w:val="002B1DE1"/>
    <w:rsid w:val="002B6912"/>
    <w:rsid w:val="002C11CA"/>
    <w:rsid w:val="002C1318"/>
    <w:rsid w:val="002C1DF5"/>
    <w:rsid w:val="002C5F28"/>
    <w:rsid w:val="002C7770"/>
    <w:rsid w:val="002D1422"/>
    <w:rsid w:val="002D29FF"/>
    <w:rsid w:val="002D52ED"/>
    <w:rsid w:val="002D7549"/>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76FC"/>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2F6C"/>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4CA5"/>
    <w:rsid w:val="003F7251"/>
    <w:rsid w:val="003F7DD7"/>
    <w:rsid w:val="00400658"/>
    <w:rsid w:val="004007F8"/>
    <w:rsid w:val="0040751C"/>
    <w:rsid w:val="00416AA2"/>
    <w:rsid w:val="004223F2"/>
    <w:rsid w:val="0043064D"/>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3621"/>
    <w:rsid w:val="004F3815"/>
    <w:rsid w:val="004F70C6"/>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27F8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96808"/>
    <w:rsid w:val="005A2951"/>
    <w:rsid w:val="005A3275"/>
    <w:rsid w:val="005A5626"/>
    <w:rsid w:val="005B1E48"/>
    <w:rsid w:val="005B5848"/>
    <w:rsid w:val="005B77EB"/>
    <w:rsid w:val="005C105D"/>
    <w:rsid w:val="005C217E"/>
    <w:rsid w:val="005C60B9"/>
    <w:rsid w:val="005C7DF9"/>
    <w:rsid w:val="005D1919"/>
    <w:rsid w:val="005D4B8B"/>
    <w:rsid w:val="005D6D8C"/>
    <w:rsid w:val="005E21C2"/>
    <w:rsid w:val="005E254B"/>
    <w:rsid w:val="005E2A79"/>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15F9"/>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2FC8"/>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057D"/>
    <w:rsid w:val="007613CD"/>
    <w:rsid w:val="00762A08"/>
    <w:rsid w:val="00762A58"/>
    <w:rsid w:val="00762F8F"/>
    <w:rsid w:val="007651E8"/>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607A"/>
    <w:rsid w:val="00821ADE"/>
    <w:rsid w:val="008269E1"/>
    <w:rsid w:val="00830521"/>
    <w:rsid w:val="00831F1B"/>
    <w:rsid w:val="0083280F"/>
    <w:rsid w:val="008359A4"/>
    <w:rsid w:val="00837BAD"/>
    <w:rsid w:val="00841145"/>
    <w:rsid w:val="008423F9"/>
    <w:rsid w:val="00843A27"/>
    <w:rsid w:val="00844A96"/>
    <w:rsid w:val="00846BFF"/>
    <w:rsid w:val="00847F1E"/>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C1C38"/>
    <w:rsid w:val="008C27F1"/>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62AD"/>
    <w:rsid w:val="00947035"/>
    <w:rsid w:val="009510D0"/>
    <w:rsid w:val="009514BB"/>
    <w:rsid w:val="00953C98"/>
    <w:rsid w:val="00954E6F"/>
    <w:rsid w:val="00960940"/>
    <w:rsid w:val="009613A1"/>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0235"/>
    <w:rsid w:val="00A8294F"/>
    <w:rsid w:val="00A84D2F"/>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3039"/>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799A"/>
    <w:rsid w:val="00BB2A54"/>
    <w:rsid w:val="00BB40C0"/>
    <w:rsid w:val="00BC099B"/>
    <w:rsid w:val="00BC43C9"/>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5E7F"/>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1676D"/>
    <w:rsid w:val="00D24B1E"/>
    <w:rsid w:val="00D24FE6"/>
    <w:rsid w:val="00D27415"/>
    <w:rsid w:val="00D31091"/>
    <w:rsid w:val="00D35815"/>
    <w:rsid w:val="00D35DB1"/>
    <w:rsid w:val="00D4167D"/>
    <w:rsid w:val="00D42B30"/>
    <w:rsid w:val="00D42E14"/>
    <w:rsid w:val="00D434C5"/>
    <w:rsid w:val="00D44603"/>
    <w:rsid w:val="00D4499F"/>
    <w:rsid w:val="00D4616C"/>
    <w:rsid w:val="00D467ED"/>
    <w:rsid w:val="00D512C8"/>
    <w:rsid w:val="00D56A49"/>
    <w:rsid w:val="00D5720F"/>
    <w:rsid w:val="00D600C0"/>
    <w:rsid w:val="00D65A29"/>
    <w:rsid w:val="00D66064"/>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7619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27C"/>
    <w:rsid w:val="00EF249D"/>
    <w:rsid w:val="00EF4366"/>
    <w:rsid w:val="00EF469C"/>
    <w:rsid w:val="00EF5DD2"/>
    <w:rsid w:val="00F034BB"/>
    <w:rsid w:val="00F0623F"/>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6B3F"/>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2522E-C445-B045-A713-734BBD585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7</Pages>
  <Words>22190</Words>
  <Characters>121162</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51</cp:revision>
  <dcterms:created xsi:type="dcterms:W3CDTF">2018-11-05T14:36:00Z</dcterms:created>
  <dcterms:modified xsi:type="dcterms:W3CDTF">2018-11-08T03: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MBZ7xGBu"/&gt;&lt;style id="http://www.zotero.org/styles/ecology" hasBibliography="1" bibliographyStyleHasBeenSet="1"/&gt;&lt;prefs&gt;&lt;pref name="fieldType" value="Field"/&gt;&lt;/prefs&gt;&lt;/data&gt;</vt:lpwstr>
  </property>
</Properties>
</file>